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192D2883" w:rsidR="005A0CEE" w:rsidRPr="00AB26C2" w:rsidRDefault="00AB26C2" w:rsidP="00AB26C2">
      <w:r>
        <w:t>Dodd K</w:t>
      </w:r>
      <w:r w:rsidR="00054C41">
        <w:t>C, McHugo M, Sarabia L, Wylie KP, Legget KT, Cornier MA, Tregellas JR</w:t>
      </w:r>
      <w:r>
        <w:t xml:space="preserve">.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lastRenderedPageBreak/>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53D122B4" w:rsidR="00A83A63" w:rsidRDefault="00A83A63" w:rsidP="004C1C9D">
      <w:r>
        <w:t>Dodd KC, McHugo M, Sarabia L, Wylie KP, Legget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lastRenderedPageBreak/>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1C63791C"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003D61A4" w:rsidRPr="00257A35">
        <w:rPr>
          <w:rFonts w:ascii="Times New Roman" w:hAnsi="Times New Roman" w:cs="Times New Roman"/>
        </w:rPr>
        <w:t xml:space="preserve">. </w:t>
      </w:r>
    </w:p>
    <w:p w14:paraId="49126F87" w14:textId="3EE85592"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FE0B4D">
        <w:rPr>
          <w:rFonts w:ascii="Times New Roman" w:hAnsi="Times New Roman" w:cs="Times New Roman"/>
        </w:rPr>
        <w:t>Clone or d</w:t>
      </w:r>
      <w:r w:rsidR="003D61A4" w:rsidRPr="00257A35">
        <w:rPr>
          <w:rFonts w:ascii="Times New Roman" w:hAnsi="Times New Roman" w:cs="Times New Roman"/>
        </w:rPr>
        <w:t xml:space="preserve">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231BFB6" w:rsidR="00B03D55" w:rsidRDefault="00FE0B4D" w:rsidP="00BB76E3">
            <w:pPr>
              <w:jc w:val="center"/>
              <w:rPr>
                <w:b/>
                <w:bCs/>
              </w:rPr>
            </w:pPr>
            <w:r>
              <w:rPr>
                <w:b/>
                <w:bCs/>
                <w:noProof/>
                <w14:ligatures w14:val="standardContextual"/>
              </w:rPr>
              <w:drawing>
                <wp:inline distT="0" distB="0" distL="0" distR="0" wp14:anchorId="39946AD4" wp14:editId="62EAF5F2">
                  <wp:extent cx="5943600" cy="2685415"/>
                  <wp:effectExtent l="0" t="0" r="0" b="0"/>
                  <wp:docPr id="814594300"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4300"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3AE1055F"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w:t>
      </w:r>
      <w:proofErr w:type="gramStart"/>
      <w:r w:rsidR="00E32A9C" w:rsidRPr="00DE3B64">
        <w:rPr>
          <w:rFonts w:ascii="Consolas" w:hAnsi="Consolas" w:cs="Consolas"/>
        </w:rPr>
        <w:t>CICADA</w:t>
      </w:r>
      <w:proofErr w:type="spellEnd"/>
      <w:r w:rsidR="00E32A9C" w:rsidRPr="00DE3B64">
        <w:rPr>
          <w:rFonts w:ascii="Consolas" w:hAnsi="Consolas" w:cs="Consolas"/>
        </w:rPr>
        <w:t>(</w:t>
      </w:r>
      <w:proofErr w:type="gram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r w:rsidR="00DB2391">
        <w:rPr>
          <w:rFonts w:ascii="Consolas" w:hAnsi="Consolas" w:cs="Consolas"/>
        </w:rPr>
        <w:t xml:space="preserve">, </w:t>
      </w:r>
      <w:proofErr w:type="spellStart"/>
      <w:r w:rsidR="00DB2391">
        <w:rPr>
          <w:rFonts w:ascii="Consolas" w:hAnsi="Consolas" w:cs="Consolas"/>
        </w:rPr>
        <w:t>despike</w:t>
      </w:r>
      <w:proofErr w:type="spellEnd"/>
      <w:r w:rsidR="00E32A9C" w:rsidRPr="00DE3B64">
        <w:rPr>
          <w:rFonts w:ascii="Consolas" w:hAnsi="Consolas" w:cs="Consolas"/>
        </w:rPr>
        <w:t>)</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8A62208" w:rsidR="006B1F21"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r w:rsidR="00DB2391">
        <w:t>T</w:t>
      </w:r>
      <w:r w:rsidR="00CC75E3">
        <w:t xml:space="preserve">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6DD8B06C" w14:textId="77777777" w:rsidR="00DB2391" w:rsidRDefault="00DB2391" w:rsidP="00E32A9C"/>
    <w:p w14:paraId="52E09C24" w14:textId="4008C089" w:rsidR="00DB2391" w:rsidRPr="005F409E" w:rsidRDefault="00DB2391" w:rsidP="00E32A9C">
      <w:r>
        <w:t xml:space="preserve">Finally, the </w:t>
      </w:r>
      <w:r w:rsidR="0047519B">
        <w:t xml:space="preserve">optional </w:t>
      </w:r>
      <w:r w:rsidR="00D81A8C">
        <w:t>“</w:t>
      </w:r>
      <w:proofErr w:type="spellStart"/>
      <w:r>
        <w:t>despike</w:t>
      </w:r>
      <w:proofErr w:type="spellEnd"/>
      <w:r w:rsidR="00D81A8C">
        <w:t>”</w:t>
      </w:r>
      <w:r>
        <w:t xml:space="preserve"> option allows a user to apply light temporal </w:t>
      </w:r>
      <w:proofErr w:type="spellStart"/>
      <w:r>
        <w:t>despiking</w:t>
      </w:r>
      <w:proofErr w:type="spellEnd"/>
      <w:r>
        <w:t xml:space="preserve"> of their fMRI data BEFORE everything else (before MELODIC IC decomposition). The idea being that this may help lightly denoise the data to help IC decomposition in better separating out neuronal signal ICs from noise ICs. </w:t>
      </w:r>
      <w:r w:rsidR="0047519B">
        <w:t xml:space="preserve">In short, large movement spikes may often “bleed” into gray matter significantly, which can make it difficult for IC decomposition to properly separate out gray matter neuronal signal from noise. By </w:t>
      </w:r>
      <w:proofErr w:type="spellStart"/>
      <w:r w:rsidR="0047519B">
        <w:t>despiking</w:t>
      </w:r>
      <w:proofErr w:type="spellEnd"/>
      <w:r w:rsidR="0047519B">
        <w:t xml:space="preserve"> the worse of the movement spikes first, hopefully this </w:t>
      </w:r>
      <w:r w:rsidR="00921BB5">
        <w:t xml:space="preserve">may </w:t>
      </w:r>
      <w:r w:rsidR="0047519B">
        <w:t xml:space="preserve">also help better separate out signal from noise with MELODIC IC </w:t>
      </w:r>
      <w:r w:rsidR="0047519B">
        <w:lastRenderedPageBreak/>
        <w:t xml:space="preserve">decomposition. </w:t>
      </w:r>
      <w:r>
        <w:t xml:space="preserve">Note, this was not used in the CICADA manuscript and has not been thoroughly tested. However, there is a chance that this may help particularly noisy data. The default is to not </w:t>
      </w:r>
      <w:proofErr w:type="spellStart"/>
      <w:r>
        <w:t>despike</w:t>
      </w:r>
      <w:proofErr w:type="spellEnd"/>
      <w:r>
        <w:t>, in line with the CICADA manuscript.</w:t>
      </w:r>
      <w:r w:rsidR="00D81A8C">
        <w:t xml:space="preserve"> To apply </w:t>
      </w:r>
      <w:proofErr w:type="spellStart"/>
      <w:r w:rsidR="00D81A8C">
        <w:t>despiking</w:t>
      </w:r>
      <w:proofErr w:type="spellEnd"/>
      <w:r w:rsidR="00D81A8C">
        <w:t>, set the “</w:t>
      </w:r>
      <w:proofErr w:type="spellStart"/>
      <w:r w:rsidR="00D81A8C">
        <w:t>despike</w:t>
      </w:r>
      <w:proofErr w:type="spellEnd"/>
      <w:r w:rsidR="00D81A8C">
        <w:t>” parameter to 1.</w:t>
      </w:r>
      <w:r w:rsidR="00921BB5">
        <w:t xml:space="preserve">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65B9ED21"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w:t>
      </w:r>
      <w:proofErr w:type="gramStart"/>
      <w:r w:rsidR="00CA54CE" w:rsidRPr="00DE3B64">
        <w:rPr>
          <w:rFonts w:ascii="Consolas" w:hAnsi="Consolas" w:cs="Consolas"/>
        </w:rPr>
        <w:t>CICADA</w:t>
      </w:r>
      <w:proofErr w:type="spellEnd"/>
      <w:r w:rsidR="00CA54CE" w:rsidRPr="00DE3B64">
        <w:rPr>
          <w:rFonts w:ascii="Consolas" w:hAnsi="Consolas" w:cs="Consolas"/>
        </w:rPr>
        <w:t>(</w:t>
      </w:r>
      <w:proofErr w:type="gram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w:t>
      </w:r>
      <w:r w:rsidR="00092FFA" w:rsidRPr="005F409E">
        <w:lastRenderedPageBreak/>
        <w:t xml:space="preserve">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When running CICADA, you can compare CICADA denoising to any other denoised file of interest. By default, CICADA will compare to eight parameter (‘8p’) denoising. However, 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w:t>
      </w:r>
      <w:r w:rsidR="004D7ACC" w:rsidRPr="005F409E">
        <w:lastRenderedPageBreak/>
        <w:t xml:space="preserve">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w:t>
      </w:r>
      <w:r w:rsidRPr="005F409E">
        <w:lastRenderedPageBreak/>
        <w:t xml:space="preserve">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lastRenderedPageBreak/>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A9/46v, A39rd</w:t>
            </w:r>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IC_probs_networks),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IC_probs_networks),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w:t>
      </w:r>
      <w:r w:rsidR="00D2507B">
        <w:lastRenderedPageBreak/>
        <w:t xml:space="preserve">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lastRenderedPageBreak/>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4C41"/>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A7D88"/>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26A3"/>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C47B1"/>
    <w:rsid w:val="003C7799"/>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7519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BB5"/>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553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07ED"/>
    <w:rsid w:val="00BD108F"/>
    <w:rsid w:val="00BD1F82"/>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7189A"/>
    <w:rsid w:val="00D81A8C"/>
    <w:rsid w:val="00DA16BE"/>
    <w:rsid w:val="00DB2391"/>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0B4D"/>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30</Pages>
  <Words>14128</Words>
  <Characters>80533</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215</cp:revision>
  <dcterms:created xsi:type="dcterms:W3CDTF">2024-07-19T22:59:00Z</dcterms:created>
  <dcterms:modified xsi:type="dcterms:W3CDTF">2025-08-1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